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0DDFE1DC"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w:t>
      </w:r>
      <w:r w:rsidR="001F359A">
        <w:rPr>
          <w:rFonts w:ascii="Times New Roman" w:hAnsi="Times New Roman" w:cs="Times New Roman"/>
          <w:sz w:val="24"/>
          <w:szCs w:val="24"/>
        </w:rPr>
        <w:t xml:space="preserve">transit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been proven to have significant impact on passengers’ waiting time and user experience. Although precious research thoroughly surveyed and simulated the overall impac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w:t>
      </w:r>
      <w:r w:rsidR="0080592D">
        <w:rPr>
          <w:rFonts w:ascii="Times New Roman" w:hAnsi="Times New Roman" w:cs="Times New Roman"/>
          <w:sz w:val="24"/>
          <w:szCs w:val="24"/>
        </w:rPr>
        <w:t>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calculate the difference betwe</w:t>
      </w:r>
      <w:r w:rsidR="00E53263">
        <w:rPr>
          <w:rFonts w:ascii="Times New Roman" w:hAnsi="Times New Roman" w:cs="Times New Roman"/>
          <w:sz w:val="24"/>
          <w:szCs w:val="24"/>
        </w:rPr>
        <w:t>en TPSs to measure RTI</w:t>
      </w:r>
      <w:r>
        <w:rPr>
          <w:rFonts w:ascii="Times New Roman" w:hAnsi="Times New Roman" w:cs="Times New Roman"/>
          <w:sz w:val="24"/>
          <w:szCs w:val="24"/>
        </w:rPr>
        <w:t xml:space="preserve"> users’ waiting time reduction. </w:t>
      </w:r>
      <w:r w:rsidR="00E8231C">
        <w:rPr>
          <w:rFonts w:ascii="Times New Roman" w:hAnsi="Times New Roman" w:cs="Times New Roman"/>
          <w:sz w:val="24"/>
          <w:szCs w:val="24"/>
        </w:rPr>
        <w:t>The results prove that although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7C4FF5">
        <w:rPr>
          <w:rFonts w:ascii="Times New Roman" w:hAnsi="Times New Roman" w:cs="Times New Roman"/>
          <w:sz w:val="24"/>
          <w:szCs w:val="24"/>
        </w:rPr>
        <w:t xml:space="preserve"> prudent relaxation</w:t>
      </w:r>
      <w:r w:rsidR="00E8231C">
        <w:rPr>
          <w:rFonts w:ascii="Times New Roman" w:hAnsi="Times New Roman" w:cs="Times New Roman"/>
          <w:sz w:val="24"/>
          <w:szCs w:val="24"/>
        </w:rPr>
        <w:t xml:space="preserve"> </w:t>
      </w:r>
      <w:r w:rsidR="00150D11">
        <w:rPr>
          <w:rFonts w:ascii="Times New Roman" w:hAnsi="Times New Roman" w:cs="Times New Roman"/>
          <w:sz w:val="24"/>
          <w:szCs w:val="24"/>
        </w:rPr>
        <w:t xml:space="preserve">optimal 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some users, 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intuiti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0"/>
      <w:r w:rsidRPr="005719F8">
        <w:rPr>
          <w:rFonts w:ascii="Times New Roman" w:hAnsi="Times New Roman" w:cs="Times New Roman"/>
          <w:b/>
          <w:sz w:val="24"/>
          <w:szCs w:val="24"/>
          <w:u w:val="single"/>
        </w:rPr>
        <w:t>Introduction</w:t>
      </w:r>
      <w:commentRangeEnd w:id="0"/>
      <w:r w:rsidRPr="005719F8">
        <w:rPr>
          <w:rStyle w:val="CommentReference"/>
          <w:b/>
          <w:u w:val="single"/>
        </w:rPr>
        <w:commentReference w:id="0"/>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3ACCE734"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sidR="00E032E3">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w:t>
      </w:r>
      <w:r w:rsidR="00E032E3">
        <w:rPr>
          <w:rFonts w:ascii="Times New Roman" w:hAnsi="Times New Roman" w:cs="Times New Roman"/>
          <w:sz w:val="24"/>
          <w:szCs w:val="24"/>
        </w:rPr>
        <w:lastRenderedPageBreak/>
        <w:t xml:space="preserve">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1C4DE395"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282A53">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0AE5BF61" w14:textId="27D7B942" w:rsidR="00803DCB" w:rsidRDefault="00E032E3" w:rsidP="004940C3">
      <w:pPr>
        <w:ind w:firstLine="720"/>
        <w:jc w:val="both"/>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w:t>
      </w:r>
      <w:r w:rsidRPr="00742068">
        <w:rPr>
          <w:rFonts w:ascii="Times New Roman" w:hAnsi="Times New Roman" w:cs="Times New Roman"/>
          <w:sz w:val="24"/>
          <w:szCs w:val="24"/>
        </w:rPr>
        <w:lastRenderedPageBreak/>
        <w:t>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4499235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1"/>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1"/>
      <w:r>
        <w:rPr>
          <w:rStyle w:val="CommentReference"/>
        </w:rPr>
        <w:commentReference w:id="1"/>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2"/>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2"/>
      <w:r>
        <w:rPr>
          <w:rStyle w:val="CommentReference"/>
        </w:rPr>
        <w:commentReference w:id="2"/>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3"/>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3"/>
      <w:r>
        <w:rPr>
          <w:rStyle w:val="CommentReference"/>
        </w:rPr>
        <w:commentReference w:id="3"/>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6C244D4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na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7E752E"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 w:name="_Ref8213065"/>
            <w:r>
              <w:rPr>
                <w:rFonts w:ascii="Times New Roman" w:hAnsi="Times New Roman" w:cs="Times New Roman"/>
                <w:noProof/>
                <w:sz w:val="24"/>
                <w:szCs w:val="24"/>
              </w:rPr>
              <w:t>1</w:t>
            </w:r>
            <w:bookmarkEnd w:id="4"/>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50E9D61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control the walking time by selecting their home departure time (HDT). For a user, the relationship between HDT and arrival time is linear.</w:t>
      </w:r>
    </w:p>
    <w:p w14:paraId="65B6E35E" w14:textId="77E70EFC"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trol the boarding time</w:t>
      </w:r>
      <w:r w:rsidR="00E11E3F">
        <w:rPr>
          <w:rFonts w:ascii="Times New Roman" w:hAnsi="Times New Roman" w:cs="Times New Roman"/>
          <w:sz w:val="24"/>
          <w:szCs w:val="24"/>
        </w:rPr>
        <w:t xml:space="preserve"> </w:t>
      </w:r>
      <w:r w:rsidR="00383322">
        <w:rPr>
          <w:rFonts w:ascii="Times New Roman" w:hAnsi="Times New Roman" w:cs="Times New Roman"/>
          <w:sz w:val="24"/>
          <w:szCs w:val="24"/>
        </w:rPr>
        <w:t xml:space="preserve">/ on-board bus’s departure time </w:t>
      </w:r>
      <w:r>
        <w:rPr>
          <w:rFonts w:ascii="Times New Roman" w:hAnsi="Times New Roman" w:cs="Times New Roman"/>
          <w:sz w:val="24"/>
          <w:szCs w:val="24"/>
        </w:rPr>
        <w:t xml:space="preserve">by selecting their HDT, and the mathematical relationship between HDT and user’s boarding time </w:t>
      </w:r>
      <w:r w:rsidR="00E11E3F">
        <w:rPr>
          <w:rFonts w:ascii="Times New Roman" w:hAnsi="Times New Roman" w:cs="Times New Roman"/>
          <w:sz w:val="24"/>
          <w:szCs w:val="24"/>
        </w:rPr>
        <w:t xml:space="preserve">/ on-board bus’s departure time </w:t>
      </w:r>
      <w:r>
        <w:rPr>
          <w:rFonts w:ascii="Times New Roman" w:hAnsi="Times New Roman" w:cs="Times New Roman"/>
          <w:sz w:val="24"/>
          <w:szCs w:val="24"/>
        </w:rPr>
        <w:t xml:space="preserve">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568E869E" w14:textId="3BEE5BC3" w:rsidR="00E032E3"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00113429" w:rsidRPr="00333E7A">
        <w:t xml:space="preserve">Figure </w:t>
      </w:r>
      <w:r w:rsidR="00113429">
        <w:rPr>
          <w:noProof/>
        </w:rPr>
        <w:t>2</w:t>
      </w:r>
      <w:r>
        <w:fldChar w:fldCharType="end"/>
      </w:r>
      <w:r>
        <w:t xml:space="preserve"> shows a space-time diagram of the synchronization process.  </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5A7ED0F0" w:rsidR="00E032E3" w:rsidRDefault="00E032E3" w:rsidP="00E032E3">
      <w:pPr>
        <w:jc w:val="center"/>
        <w:rPr>
          <w:rFonts w:ascii="Times New Roman" w:hAnsi="Times New Roman" w:cs="Times New Roman"/>
          <w:sz w:val="24"/>
          <w:szCs w:val="24"/>
        </w:rPr>
      </w:pPr>
      <w:bookmarkStart w:id="5"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282A53">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5"/>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118666D9"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relaxes the fixed timetable in a frequently delayed PT system, thus saving waiting time for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users. Depending on how to determine the home departure time, there are different trip planning strategies for both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and </w:t>
      </w:r>
      <w:r w:rsidR="00166DE0">
        <w:rPr>
          <w:rFonts w:ascii="Times New Roman" w:hAnsi="Times New Roman" w:cs="Times New Roman"/>
          <w:sz w:val="24"/>
          <w:szCs w:val="24"/>
        </w:rPr>
        <w:t>non-RTI</w:t>
      </w:r>
      <w:r w:rsidR="000B09E3">
        <w:rPr>
          <w:rFonts w:ascii="Times New Roman" w:hAnsi="Times New Roman" w:cs="Times New Roman"/>
          <w:sz w:val="24"/>
          <w:szCs w:val="24"/>
        </w:rPr>
        <w:t xml:space="preserve"> </w:t>
      </w:r>
      <w:r>
        <w:rPr>
          <w:rFonts w:ascii="Times New Roman" w:hAnsi="Times New Roman" w:cs="Times New Roman"/>
          <w:sz w:val="24"/>
          <w:szCs w:val="24"/>
        </w:rPr>
        <w:t xml:space="preserve">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47B7AEA5"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were intr</w:t>
      </w:r>
      <w:r w:rsidR="00166DE0">
        <w:rPr>
          <w:rFonts w:ascii="Times New Roman" w:hAnsi="Times New Roman" w:cs="Times New Roman"/>
          <w:sz w:val="24"/>
          <w:szCs w:val="24"/>
        </w:rPr>
        <w:t>oduced in the context of non-RTI</w:t>
      </w:r>
      <w:r>
        <w:rPr>
          <w:rFonts w:ascii="Times New Roman" w:hAnsi="Times New Roman" w:cs="Times New Roman"/>
          <w:sz w:val="24"/>
          <w:szCs w:val="24"/>
        </w:rPr>
        <w:t xml:space="preserve">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w:t>
      </w:r>
      <w:r>
        <w:rPr>
          <w:rFonts w:ascii="Times New Roman" w:hAnsi="Times New Roman" w:cs="Times New Roman"/>
          <w:sz w:val="24"/>
          <w:szCs w:val="24"/>
        </w:rPr>
        <w:lastRenderedPageBreak/>
        <w:t xml:space="preserve">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7E752E"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7E752E"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7E752E"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0ECE7054"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t>
      </w:r>
      <w:r w:rsidR="00E40E6A">
        <w:rPr>
          <w:rFonts w:ascii="Times New Roman" w:hAnsi="Times New Roman" w:cs="Times New Roman"/>
          <w:sz w:val="24"/>
          <w:szCs w:val="24"/>
        </w:rPr>
        <w:t>will outperformance most non-RTI</w:t>
      </w:r>
      <w:r w:rsidR="00E032E3">
        <w:rPr>
          <w:rFonts w:ascii="Times New Roman" w:hAnsi="Times New Roman" w:cs="Times New Roman"/>
          <w:sz w:val="24"/>
          <w:szCs w:val="24"/>
        </w:rPr>
        <w:t xml:space="preserve">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7E752E"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7E752E"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5828236E"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0671B89A" w:rsidR="00E032E3" w:rsidRDefault="00E40E6A" w:rsidP="00E032E3">
      <w:pPr>
        <w:jc w:val="both"/>
        <w:rPr>
          <w:rFonts w:ascii="Times New Roman" w:hAnsi="Times New Roman" w:cs="Times New Roman"/>
          <w:sz w:val="24"/>
          <w:szCs w:val="24"/>
        </w:rPr>
      </w:pPr>
      <w:r>
        <w:rPr>
          <w:rFonts w:ascii="Times New Roman" w:hAnsi="Times New Roman" w:cs="Times New Roman"/>
          <w:sz w:val="24"/>
          <w:szCs w:val="24"/>
        </w:rPr>
        <w:t>For the simulation of RTI-based</w:t>
      </w:r>
      <w:r w:rsidR="00E032E3" w:rsidRPr="000D420D">
        <w:rPr>
          <w:rFonts w:ascii="Times New Roman" w:hAnsi="Times New Roman" w:cs="Times New Roman"/>
          <w:sz w:val="24"/>
          <w:szCs w:val="24"/>
        </w:rPr>
        <w:t xml:space="preserve"> </w:t>
      </w:r>
      <w:r>
        <w:rPr>
          <w:rFonts w:ascii="Times New Roman" w:hAnsi="Times New Roman" w:cs="Times New Roman"/>
          <w:sz w:val="24"/>
          <w:szCs w:val="24"/>
        </w:rPr>
        <w:t>trip planning process, m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will update it according to the real-time trip update data. Depending on the relationship between given estimated HDTs and the current time, the user will decide t</w:t>
      </w:r>
      <w:r>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4B8416B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w:t>
      </w:r>
      <w:r>
        <w:rPr>
          <w:rFonts w:ascii="Times New Roman" w:hAnsi="Times New Roman" w:cs="Times New Roman"/>
          <w:sz w:val="24"/>
          <w:szCs w:val="24"/>
        </w:rPr>
        <w:lastRenderedPageBreak/>
        <w:t xml:space="preserve">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7E752E"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6D7469E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7E752E"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6"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6"/>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5D3CE7F9"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3</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w:t>
      </w:r>
      <w:r>
        <w:rPr>
          <w:rFonts w:ascii="Times New Roman" w:hAnsi="Times New Roman" w:cs="Times New Roman"/>
          <w:sz w:val="24"/>
          <w:szCs w:val="24"/>
        </w:rPr>
        <w:lastRenderedPageBreak/>
        <w:t xml:space="preserve">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7"/>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7"/>
      <w:r>
        <w:rPr>
          <w:rStyle w:val="CommentReference"/>
        </w:rPr>
        <w:commentReference w:id="7"/>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0515276A" w:rsidR="00E032E3" w:rsidRDefault="00E032E3" w:rsidP="00E032E3">
      <w:pPr>
        <w:pStyle w:val="IndentTimesNewRoman"/>
        <w:ind w:firstLine="0"/>
        <w:jc w:val="center"/>
      </w:pPr>
      <w:bookmarkStart w:id="8" w:name="_Ref16063523"/>
      <w:r>
        <w:t xml:space="preserve">Figure </w:t>
      </w:r>
      <w:fldSimple w:instr=" SEQ Figure \* ARABIC ">
        <w:r w:rsidR="00282A53">
          <w:rPr>
            <w:noProof/>
          </w:rPr>
          <w:t>3</w:t>
        </w:r>
      </w:fldSimple>
      <w:bookmarkEnd w:id="8"/>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7E752E"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7E752E"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7E752E"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9406AFF" w:rsidR="005A0D12" w:rsidRDefault="00EB7E5B" w:rsidP="00E032E3">
      <w:pPr>
        <w:pStyle w:val="IndentTimesNewRoman"/>
        <w:jc w:val="both"/>
      </w:pPr>
      <w:r>
        <w:fldChar w:fldCharType="begin"/>
      </w:r>
      <w:r>
        <w:instrText xml:space="preserve"> REF _Ref16062162 \h </w:instrText>
      </w:r>
      <w:r>
        <w:fldChar w:fldCharType="separate"/>
      </w:r>
      <w:r w:rsidR="00113429">
        <w:t xml:space="preserve">Figure </w:t>
      </w:r>
      <w:r w:rsidR="00113429">
        <w:rPr>
          <w:noProof/>
        </w:rPr>
        <w:t>4</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1345EDC1" w:rsidR="006D225F" w:rsidRDefault="006D225F" w:rsidP="006906AB">
      <w:pPr>
        <w:pStyle w:val="IndentTimesNewRoman"/>
        <w:numPr>
          <w:ilvl w:val="0"/>
          <w:numId w:val="15"/>
        </w:numPr>
        <w:jc w:val="both"/>
      </w:pPr>
      <w:r>
        <w:t xml:space="preserve">Revalidate: Based on the </w:t>
      </w:r>
      <w:r w:rsidR="00D035C9">
        <w:t>finalized</w:t>
      </w:r>
      <w:r>
        <w:t xml:space="preserve"> buffers, calculate the performance of each day.</w:t>
      </w:r>
    </w:p>
    <w:p w14:paraId="0FDDF31A" w14:textId="3E124C0F" w:rsidR="00E032E3" w:rsidRDefault="00A05F23" w:rsidP="00E032E3">
      <w:pPr>
        <w:pStyle w:val="IndentTimesNewRoman"/>
        <w:jc w:val="both"/>
      </w:pPr>
      <w:r>
        <w:t xml:space="preserve">All of the steps can be conducted in the operational stage in reality.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this way, we adopt a </w:t>
      </w:r>
      <w:r w:rsidR="00E032E3" w:rsidRPr="0012396E">
        <w:rPr>
          <w:i/>
        </w:rPr>
        <w:t>risk-neutral</w:t>
      </w:r>
      <w:r w:rsidR="00E032E3">
        <w:t xml:space="preserve"> strategy: we are trying to find the smallest buffers while trying to keep synchronized for most trips. </w:t>
      </w:r>
    </w:p>
    <w:p w14:paraId="50C3F6EC" w14:textId="14C9438D" w:rsidR="00E032E3" w:rsidRDefault="00282A53"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55pt">
            <v:imagedata r:id="rId11" o:title="optimization_flow_chart"/>
          </v:shape>
        </w:pict>
      </w:r>
    </w:p>
    <w:p w14:paraId="08E4AAB5" w14:textId="44F56225" w:rsidR="00E032E3" w:rsidRPr="00A23D83" w:rsidRDefault="00E032E3" w:rsidP="00E032E3">
      <w:pPr>
        <w:pStyle w:val="IndentTimesNewRoman"/>
        <w:ind w:firstLine="0"/>
        <w:jc w:val="center"/>
      </w:pPr>
      <w:bookmarkStart w:id="9" w:name="_Ref16062162"/>
      <w:r>
        <w:t xml:space="preserve">Figure </w:t>
      </w:r>
      <w:r>
        <w:rPr>
          <w:noProof/>
        </w:rPr>
        <w:fldChar w:fldCharType="begin"/>
      </w:r>
      <w:r>
        <w:rPr>
          <w:noProof/>
        </w:rPr>
        <w:instrText xml:space="preserve"> SEQ Figure \* ARABIC </w:instrText>
      </w:r>
      <w:r>
        <w:rPr>
          <w:noProof/>
        </w:rPr>
        <w:fldChar w:fldCharType="separate"/>
      </w:r>
      <w:r w:rsidR="00282A53">
        <w:rPr>
          <w:noProof/>
        </w:rPr>
        <w:t>4</w:t>
      </w:r>
      <w:r>
        <w:rPr>
          <w:noProof/>
        </w:rPr>
        <w:fldChar w:fldCharType="end"/>
      </w:r>
      <w:bookmarkEnd w:id="9"/>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12B6AFE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lastRenderedPageBreak/>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7E752E"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53C5C1FB"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2" w:name="_Ref15136477"/>
      <w:r>
        <w:t xml:space="preserve">Table </w:t>
      </w:r>
      <w:fldSimple w:instr=" SEQ Table \* ARABIC ">
        <w:r>
          <w:rPr>
            <w:noProof/>
          </w:rPr>
          <w:t>1</w:t>
        </w:r>
      </w:fldSimple>
      <w:bookmarkEnd w:id="12"/>
      <w:r>
        <w:t xml:space="preserve"> Each TPS's waiting time and </w:t>
      </w:r>
      <w:r w:rsidR="00976B30">
        <w:t>missed risk</w:t>
      </w:r>
      <w:r>
        <w:t>'s mean and deviation</w:t>
      </w:r>
    </w:p>
    <w:p w14:paraId="7AF51E7A" w14:textId="221508B1"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7549E75A" w:rsidR="00797DA5" w:rsidRDefault="00E2742A" w:rsidP="00797DA5">
      <w:pPr>
        <w:pStyle w:val="TimesNewRoman"/>
        <w:ind w:firstLine="720"/>
      </w:pPr>
      <w:r>
        <w:t>ER family an</w:t>
      </w:r>
      <w:r w:rsidR="00F01A91">
        <w:t>d ER optimal are less effect</w:t>
      </w:r>
      <w:r w:rsidR="003705D3">
        <w:t>ive</w:t>
      </w:r>
      <w:r>
        <w:t xml:space="preserve">: in average, an ER optimal user has to wait almost </w:t>
      </w:r>
      <w:r w:rsidR="00F12966">
        <w:rPr>
          <w:rFonts w:hint="eastAsia"/>
        </w:rPr>
        <w:t>1</w:t>
      </w:r>
      <w:r>
        <w:t xml:space="preserve"> minutes longer than an NR user. 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45FBAECC" w:rsidR="00AB4846" w:rsidRDefault="00797DA5" w:rsidP="00797DA5">
      <w:pPr>
        <w:pStyle w:val="TimesNewRoman"/>
        <w:ind w:firstLine="720"/>
      </w:pPr>
      <w:r>
        <w:lastRenderedPageBreak/>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18D7FC5D"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3"/>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E72226" w:rsidRPr="00E72226">
        <w:rPr>
          <w:i w:val="0"/>
        </w:rPr>
        <w:t xml:space="preserve">Figure </w:t>
      </w:r>
      <w:r w:rsidR="00E72226" w:rsidRPr="00E72226">
        <w:rPr>
          <w:i w:val="0"/>
          <w:noProof/>
        </w:rPr>
        <w:t>5</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3"/>
      <w:r w:rsidRPr="00873F61">
        <w:rPr>
          <w:rStyle w:val="CommentReference"/>
          <w:rFonts w:asciiTheme="minorHAnsi" w:hAnsiTheme="minorHAnsi" w:cstheme="minorBidi"/>
          <w:i w:val="0"/>
        </w:rPr>
        <w:commentReference w:id="13"/>
      </w:r>
      <w:r w:rsidRPr="00873F61">
        <w:rPr>
          <w:rStyle w:val="TimeNewRomanChar"/>
          <w:i w:val="0"/>
        </w:rPr>
        <w:t>shows th</w:t>
      </w:r>
      <w:r w:rsidRPr="005238B9">
        <w:rPr>
          <w:rStyle w:val="TimeNewRomanChar"/>
          <w:i w:val="0"/>
        </w:rPr>
        <w:t>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503EA5E0" w:rsidR="00CD66E2" w:rsidRDefault="009C7378" w:rsidP="00D62448">
      <w:pPr>
        <w:pStyle w:val="IndentTimesNewRoman"/>
        <w:ind w:firstLine="0"/>
      </w:pPr>
      <w:r>
        <w:fldChar w:fldCharType="begin"/>
      </w:r>
      <w:r>
        <w:instrText xml:space="preserve"> REF _Ref16256046 \h </w:instrText>
      </w:r>
      <w:r>
        <w:fldChar w:fldCharType="separate"/>
      </w:r>
      <w:r>
        <w:t xml:space="preserve">Figure </w:t>
      </w:r>
      <w:r>
        <w:rPr>
          <w:noProof/>
        </w:rPr>
        <w:t>5</w:t>
      </w:r>
      <w:r>
        <w:fldChar w:fldCharType="end"/>
      </w:r>
      <w:r>
        <w:t xml:space="preserve"> </w:t>
      </w:r>
      <w:r w:rsidR="00CD66E2">
        <w:t>(left) shows PR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0</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282A53" w:rsidP="00C90036">
      <w:pPr>
        <w:keepNext/>
        <w:spacing w:line="256" w:lineRule="auto"/>
      </w:pPr>
      <w:r>
        <w:lastRenderedPageBreak/>
        <w:pict w14:anchorId="44FF9AE6">
          <v:shape id="_x0000_i1026" type="#_x0000_t75" style="width:467.7pt;height:169.05pt">
            <v:imagedata r:id="rId12" o:title="PR_opt_buffer_wt"/>
          </v:shape>
        </w:pict>
      </w:r>
    </w:p>
    <w:p w14:paraId="669DCB52" w14:textId="32442D77" w:rsidR="00C90036" w:rsidRDefault="00C90036" w:rsidP="00C90036">
      <w:pPr>
        <w:pStyle w:val="TimesNewRoman"/>
        <w:jc w:val="center"/>
      </w:pPr>
      <w:bookmarkStart w:id="14" w:name="_Ref16256046"/>
      <w:r>
        <w:t xml:space="preserve">Figure </w:t>
      </w:r>
      <w:fldSimple w:instr=" SEQ Figure \* ARABIC ">
        <w:r w:rsidR="00282A53">
          <w:rPr>
            <w:noProof/>
          </w:rPr>
          <w:t>5</w:t>
        </w:r>
      </w:fldSimple>
      <w:bookmarkEnd w:id="14"/>
      <w:r>
        <w:t xml:space="preserve"> PR optimal’s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575CEEFE"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21BCF66D" w:rsidR="0042023E" w:rsidRPr="00362A26"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4E30" w:rsidRPr="001A120D">
        <w:rPr>
          <w:rFonts w:ascii="Times New Roman" w:hAnsi="Times New Roman" w:cs="Times New Roman"/>
          <w:sz w:val="24"/>
          <w:szCs w:val="24"/>
        </w:rPr>
        <w:t xml:space="preserve">Figure </w:t>
      </w:r>
      <w:r w:rsidR="009F4E3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7B4D7B" w:rsidRPr="00663896">
        <w:rPr>
          <w:rFonts w:ascii="Times New Roman" w:hAnsi="Times New Roman" w:cs="Times New Roman"/>
          <w:sz w:val="24"/>
          <w:szCs w:val="24"/>
        </w:rPr>
        <w:t>Figure 7</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6C5BAE59" w14:textId="035A66F8" w:rsidR="00BC0DE5" w:rsidRPr="0042023E" w:rsidRDefault="00BC0DE5" w:rsidP="0042023E">
      <w:pPr>
        <w:pStyle w:val="TimesNewRoman"/>
        <w:rPr>
          <w:b/>
        </w:rPr>
      </w:pPr>
      <w:r w:rsidRPr="0042023E">
        <w:rPr>
          <w:b/>
        </w:rPr>
        <w:t>Greedy Relaxation</w:t>
      </w:r>
    </w:p>
    <w:p w14:paraId="62F247E7" w14:textId="2F03222E" w:rsidR="001E003A" w:rsidRPr="00EC6F96" w:rsidRDefault="009F1FFC" w:rsidP="00BC0DE5">
      <w:pPr>
        <w:pStyle w:val="TimesNewRoman"/>
      </w:pPr>
      <w:r>
        <w:lastRenderedPageBreak/>
        <w:fldChar w:fldCharType="begin"/>
      </w:r>
      <w:r>
        <w:instrText xml:space="preserve"> REF _Ref16256385 \h </w:instrText>
      </w:r>
      <w:r>
        <w:fldChar w:fldCharType="separate"/>
      </w:r>
      <w:r w:rsidRPr="004743C5">
        <w:t xml:space="preserve">Figure </w:t>
      </w:r>
      <w:r>
        <w:rPr>
          <w:noProof/>
        </w:rPr>
        <w:t>10</w:t>
      </w:r>
      <w:r>
        <w:fldChar w:fldCharType="end"/>
      </w:r>
      <w:r w:rsidR="00BC0DE5" w:rsidRPr="00EC6F96">
        <w:t xml:space="preserve"> </w:t>
      </w:r>
      <w:r>
        <w:t xml:space="preserve">(top left) </w:t>
      </w:r>
      <w:r w:rsidR="00BC0DE5" w:rsidRPr="00EC6F96">
        <w:t>shows the graphic pattern of GR’s waiting time and</w:t>
      </w:r>
      <w:r>
        <w:t xml:space="preserve"> </w:t>
      </w:r>
      <w:r>
        <w:fldChar w:fldCharType="begin"/>
      </w:r>
      <w:r>
        <w:instrText xml:space="preserve"> REF _Ref16256137 \h </w:instrText>
      </w:r>
      <w:r>
        <w:fldChar w:fldCharType="separate"/>
      </w:r>
      <w:r w:rsidRPr="00530F4C">
        <w:t xml:space="preserve">Figure </w:t>
      </w:r>
      <w:r>
        <w:rPr>
          <w:noProof/>
        </w:rPr>
        <w:t>11</w:t>
      </w:r>
      <w:r>
        <w:fldChar w:fldCharType="end"/>
      </w:r>
      <w:r>
        <w:t xml:space="preserve"> (top right)</w:t>
      </w:r>
      <w:r w:rsidR="00BC0DE5" w:rsidRPr="00EC6F96">
        <w:t xml:space="preserve"> missed risk. </w:t>
      </w:r>
      <w:r w:rsidR="00BC0DE5">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7D10C639"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1073838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1A120D">
        <w:rPr>
          <w:rFonts w:ascii="Times New Roman" w:hAnsi="Times New Roman" w:cs="Times New Roman"/>
          <w:sz w:val="24"/>
          <w:szCs w:val="24"/>
        </w:rPr>
        <w:t xml:space="preserve">Figure </w:t>
      </w:r>
      <w:r w:rsidR="009415D2">
        <w:rPr>
          <w:rFonts w:ascii="Times New Roman" w:hAnsi="Times New Roman" w:cs="Times New Roman"/>
          <w:noProof/>
          <w:sz w:val="24"/>
          <w:szCs w:val="24"/>
        </w:rPr>
        <w:t>6</w:t>
      </w:r>
      <w:r w:rsidR="009415D2">
        <w:rPr>
          <w:rFonts w:ascii="Times New Roman" w:hAnsi="Times New Roman" w:cs="Times New Roman"/>
          <w:sz w:val="24"/>
          <w:szCs w:val="24"/>
        </w:rPr>
        <w:fldChar w:fldCharType="end"/>
      </w:r>
      <w:r w:rsidR="009415D2">
        <w:rPr>
          <w:rFonts w:ascii="Times New Roman" w:hAnsi="Times New Roman" w:cs="Times New Roman"/>
          <w:sz w:val="24"/>
          <w:szCs w:val="24"/>
        </w:rPr>
        <w:t xml:space="preserve"> and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6256335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663896">
        <w:rPr>
          <w:rFonts w:ascii="Times New Roman" w:hAnsi="Times New Roman" w:cs="Times New Roman"/>
          <w:sz w:val="24"/>
          <w:szCs w:val="24"/>
        </w:rPr>
        <w:t>Figure 7</w:t>
      </w:r>
      <w:r w:rsidR="009415D2">
        <w:rPr>
          <w:rFonts w:ascii="Times New Roman" w:hAnsi="Times New Roman" w:cs="Times New Roman"/>
          <w:sz w:val="24"/>
          <w:szCs w:val="24"/>
        </w:rPr>
        <w:fldChar w:fldCharType="end"/>
      </w:r>
      <w:r w:rsidR="0029313F">
        <w:rPr>
          <w:rFonts w:ascii="Times New Roman" w:hAnsi="Times New Roman" w:cs="Times New Roman"/>
          <w:sz w:val="24"/>
          <w:szCs w:val="24"/>
        </w:rPr>
        <w:t xml:space="preserve"> </w:t>
      </w:r>
      <w:r>
        <w:rPr>
          <w:rFonts w:ascii="Times New Roman" w:hAnsi="Times New Roman" w:cs="Times New Roman"/>
          <w:sz w:val="24"/>
          <w:szCs w:val="24"/>
        </w:rPr>
        <w:t xml:space="preserve">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2F3FAB" w14:textId="278CF60E" w:rsidR="00BC0DE5" w:rsidRDefault="00BC0DE5" w:rsidP="00BC0DE5">
      <w:pPr>
        <w:spacing w:line="256" w:lineRule="auto"/>
        <w:jc w:val="center"/>
        <w:rPr>
          <w:rFonts w:ascii="Times New Roman" w:hAnsi="Times New Roman" w:cs="Times New Roman"/>
          <w:sz w:val="24"/>
          <w:szCs w:val="24"/>
        </w:rPr>
      </w:pPr>
      <w:bookmarkStart w:id="15"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282A53">
        <w:rPr>
          <w:rFonts w:ascii="Times New Roman" w:hAnsi="Times New Roman" w:cs="Times New Roman"/>
          <w:noProof/>
          <w:sz w:val="24"/>
          <w:szCs w:val="24"/>
        </w:rPr>
        <w:t>6</w:t>
      </w:r>
      <w:r w:rsidRPr="001A120D">
        <w:rPr>
          <w:rFonts w:ascii="Times New Roman" w:hAnsi="Times New Roman" w:cs="Times New Roman"/>
          <w:sz w:val="24"/>
          <w:szCs w:val="24"/>
        </w:rPr>
        <w:fldChar w:fldCharType="end"/>
      </w:r>
      <w:bookmarkEnd w:id="15"/>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4627AA4A" w14:textId="77777777" w:rsidR="00663896" w:rsidRDefault="00663896" w:rsidP="00663896">
      <w:pPr>
        <w:pStyle w:val="TimesNewRoman"/>
        <w:keepNext/>
      </w:pPr>
      <w:r>
        <w:rPr>
          <w:noProof/>
        </w:rPr>
        <w:drawing>
          <wp:inline distT="0" distB="0" distL="0" distR="0" wp14:anchorId="133C5E67" wp14:editId="2ECEE50D">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4A5529A" w14:textId="2C829213" w:rsidR="007C22B0" w:rsidRPr="00663896" w:rsidRDefault="00663896" w:rsidP="00663896">
      <w:pPr>
        <w:spacing w:line="256" w:lineRule="auto"/>
        <w:jc w:val="center"/>
        <w:rPr>
          <w:rFonts w:ascii="Times New Roman" w:hAnsi="Times New Roman" w:cs="Times New Roman"/>
          <w:sz w:val="24"/>
          <w:szCs w:val="24"/>
        </w:rPr>
      </w:pPr>
      <w:bookmarkStart w:id="16"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282A53">
        <w:rPr>
          <w:rFonts w:ascii="Times New Roman" w:hAnsi="Times New Roman" w:cs="Times New Roman"/>
          <w:noProof/>
          <w:sz w:val="24"/>
          <w:szCs w:val="24"/>
        </w:rPr>
        <w:t>7</w:t>
      </w:r>
      <w:r w:rsidRPr="00663896">
        <w:rPr>
          <w:rFonts w:ascii="Times New Roman" w:hAnsi="Times New Roman" w:cs="Times New Roman"/>
          <w:sz w:val="24"/>
          <w:szCs w:val="24"/>
        </w:rPr>
        <w:fldChar w:fldCharType="end"/>
      </w:r>
      <w:bookmarkEnd w:id="16"/>
      <w:r w:rsidRPr="00663896">
        <w:rPr>
          <w:rFonts w:ascii="Times New Roman" w:hAnsi="Times New Roman" w:cs="Times New Roman"/>
          <w:sz w:val="24"/>
          <w:szCs w:val="24"/>
        </w:rPr>
        <w:t xml:space="preserve"> PR optimal and GR’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62445F4C" w14:textId="77777777" w:rsidR="00663896" w:rsidRPr="00EC6F96" w:rsidRDefault="00663896"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1097CF7F"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rsidR="00213583">
        <w:fldChar w:fldCharType="begin"/>
      </w:r>
      <w:r w:rsidR="00213583">
        <w:instrText xml:space="preserve"> REF _Ref16256479 \h </w:instrText>
      </w:r>
      <w:r w:rsidR="00213583">
        <w:fldChar w:fldCharType="separate"/>
      </w:r>
      <w:r w:rsidR="000B09E3">
        <w:t xml:space="preserve">Figure </w:t>
      </w:r>
      <w:r w:rsidR="000B09E3">
        <w:rPr>
          <w:noProof/>
        </w:rPr>
        <w:t>8</w:t>
      </w:r>
      <w:r w:rsidR="00213583">
        <w:fldChar w:fldCharType="end"/>
      </w:r>
      <w:r w:rsidR="00213583">
        <w:t xml:space="preserve"> </w:t>
      </w:r>
      <w:r>
        <w:t xml:space="preserve">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It proves that minimizing’s performance is much better than averaging’s</w:t>
      </w:r>
      <w:r w:rsidR="001C6B18">
        <w:t xml:space="preserve"> and we conclude that ER TPS with minimizing an</w:t>
      </w:r>
      <w:r w:rsidR="00DD1062">
        <w:t>d memory = 6 is the ER optimal.</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455EB0" w14:textId="7CA83C73" w:rsidR="007C22B0" w:rsidRDefault="00B62830" w:rsidP="00B62830">
      <w:pPr>
        <w:pStyle w:val="IndentTimesNewRoman"/>
        <w:ind w:firstLine="0"/>
        <w:jc w:val="center"/>
      </w:pPr>
      <w:bookmarkStart w:id="17" w:name="_Ref16256479"/>
      <w:r>
        <w:t xml:space="preserve">Figure </w:t>
      </w:r>
      <w:fldSimple w:instr=" SEQ Figure \* ARABIC ">
        <w:r w:rsidR="00282A53">
          <w:rPr>
            <w:noProof/>
          </w:rPr>
          <w:t>8</w:t>
        </w:r>
      </w:fldSimple>
      <w:bookmarkEnd w:id="17"/>
      <w:r>
        <w:t xml:space="preserve"> The waiting time of ER family with minimizing and averaging learning function and 1 – 9 </w:t>
      </w:r>
      <w:r w:rsidR="00DB1175">
        <w:t>learning memories</w:t>
      </w:r>
    </w:p>
    <w:p w14:paraId="5A22AB0F" w14:textId="240A6B15" w:rsidR="0042023E" w:rsidRDefault="0042023E" w:rsidP="00213583">
      <w:pPr>
        <w:pStyle w:val="IndentTimesNewRoman"/>
        <w:ind w:firstLine="0"/>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12F1D587" w:rsidR="00E032E3" w:rsidRDefault="00E13C93" w:rsidP="00E13C93">
      <w:pPr>
        <w:pStyle w:val="IndentTimesNewRoman"/>
        <w:ind w:firstLine="0"/>
      </w:pPr>
      <w:r>
        <w:t>A</w:t>
      </w:r>
      <w:r w:rsidR="00E032E3">
        <w:t>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w:t>
      </w:r>
      <w:r w:rsidR="00A47366">
        <w:t>eedy relaxation, as the only RTI-based</w:t>
      </w:r>
      <w:r w:rsidR="00E032E3">
        <w:t xml:space="preserve"> TPS, has the second worst waiting time of 594 seconds and empirical relaxation using average has the worst average waiting time of 636 seconds. This proves that RT</w:t>
      </w:r>
      <w:r w:rsidR="00F16D79">
        <w:t>I</w:t>
      </w:r>
      <w:r w:rsidR="00E032E3">
        <w:t xml:space="preserve"> users without proper advice could wait significantly longer than even arbitrary relaxation. </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lastRenderedPageBreak/>
        <w:t>Null Relaxation</w:t>
      </w:r>
    </w:p>
    <w:p w14:paraId="432D3318" w14:textId="642A6B4D" w:rsidR="00101742" w:rsidRDefault="006906AB" w:rsidP="007F0277">
      <w:pPr>
        <w:pStyle w:val="TimesNewRoman"/>
      </w:pPr>
      <w:r>
        <w:t xml:space="preserve">Theoretically, NR user’s waiting time is </w:t>
      </w:r>
      <w:r w:rsidR="00EC08CC">
        <w:t>exactly the delay of the bus they take</w:t>
      </w:r>
      <w:r>
        <w:t xml:space="preserve"> since the buses’ actual departure should be always later than the scheduled time.</w:t>
      </w:r>
      <w:r w:rsidR="00410D1F">
        <w:t xml:space="preserve"> In other terms</w:t>
      </w:r>
      <w:r>
        <w:t xml:space="preserve">, </w:t>
      </w:r>
      <w:r w:rsidR="00410D1F">
        <w:t>the theoretical missed risk is always 0</w:t>
      </w:r>
      <w:r>
        <w:t>.</w:t>
      </w:r>
      <w:r w:rsidRPr="006906AB">
        <w:t xml:space="preserve"> </w:t>
      </w:r>
      <w:r w:rsidR="00410D1F">
        <w:t xml:space="preserve">However, the reality is </w:t>
      </w:r>
      <w:r w:rsidR="003F3CEF">
        <w:t xml:space="preserve">sometimes </w:t>
      </w:r>
      <w:r w:rsidR="00410D1F">
        <w:t>otherwise</w:t>
      </w:r>
      <w:r w:rsidR="00521B87">
        <w:t>,</w:t>
      </w:r>
      <w:r w:rsidR="003705D3">
        <w:t xml:space="preserve"> NR’s actual missed risk is 3.72%. </w:t>
      </w:r>
      <w:r w:rsidR="007F0277">
        <w:t xml:space="preserve">The average waiting time </w:t>
      </w:r>
      <w:r w:rsidR="00EC08CC">
        <w:t xml:space="preserve">starts from 0 while it accumulates and propagates along the route with fluctuations, as shown in </w:t>
      </w:r>
      <w:r w:rsidR="00213583">
        <w:fldChar w:fldCharType="begin"/>
      </w:r>
      <w:r w:rsidR="00213583">
        <w:instrText xml:space="preserve"> REF _Ref16256385 \h </w:instrText>
      </w:r>
      <w:r w:rsidR="00213583">
        <w:fldChar w:fldCharType="separate"/>
      </w:r>
      <w:r w:rsidR="000B09E3" w:rsidRPr="004743C5">
        <w:t xml:space="preserve">Figure </w:t>
      </w:r>
      <w:r w:rsidR="000B09E3">
        <w:rPr>
          <w:noProof/>
        </w:rPr>
        <w:t>10</w:t>
      </w:r>
      <w:r w:rsidR="00213583">
        <w:fldChar w:fldCharType="end"/>
      </w:r>
      <w:r w:rsidR="00EC08CC">
        <w:t xml:space="preserve"> (</w:t>
      </w:r>
      <w:r w:rsidR="003A5C3F">
        <w:t>bottom</w:t>
      </w:r>
      <w:r w:rsidR="00EC08CC">
        <w:t xml:space="preserve"> right)</w:t>
      </w:r>
      <w:r w:rsidR="00D52277">
        <w:t xml:space="preserve">, just </w:t>
      </w:r>
      <w:r w:rsidR="00621735">
        <w:t>as</w:t>
      </w:r>
      <w:r w:rsidR="00D52277">
        <w:t xml:space="preserve"> the delay</w:t>
      </w:r>
      <w:r w:rsidR="00EC08CC">
        <w:t>.</w:t>
      </w:r>
      <w:r w:rsidR="00D06EA6">
        <w:t xml:space="preserve"> </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54FA4685" w:rsidR="00EC08CC" w:rsidRDefault="00213583" w:rsidP="004A78FF">
      <w:pPr>
        <w:pStyle w:val="TimesNewRoman"/>
      </w:pPr>
      <w:r>
        <w:fldChar w:fldCharType="begin"/>
      </w:r>
      <w:r>
        <w:instrText xml:space="preserve"> REF _Ref16255992 \h </w:instrText>
      </w:r>
      <w:r>
        <w:fldChar w:fldCharType="separate"/>
      </w:r>
      <w:r w:rsidR="000B09E3">
        <w:t xml:space="preserve">Figure </w:t>
      </w:r>
      <w:r w:rsidR="000B09E3">
        <w:rPr>
          <w:noProof/>
        </w:rPr>
        <w:t>9</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669B5517"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0B09E3">
        <w:t xml:space="preserve">Table </w:t>
      </w:r>
      <w:r w:rsidR="000B09E3">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red line in </w:t>
      </w:r>
      <w:r w:rsidR="00213583">
        <w:fldChar w:fldCharType="begin"/>
      </w:r>
      <w:r w:rsidR="00213583">
        <w:instrText xml:space="preserve"> REF _Ref16255992 \h </w:instrText>
      </w:r>
      <w:r w:rsidR="00213583">
        <w:fldChar w:fldCharType="separate"/>
      </w:r>
      <w:r w:rsidR="000B09E3">
        <w:t xml:space="preserve">Figure </w:t>
      </w:r>
      <w:r w:rsidR="000B09E3">
        <w:rPr>
          <w:noProof/>
        </w:rPr>
        <w:t>9</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51775EB" w:rsidR="00183BC0" w:rsidRDefault="00282A53" w:rsidP="00183BC0">
      <w:pPr>
        <w:pStyle w:val="IndentTimesNewRoman"/>
        <w:keepNext/>
        <w:ind w:firstLine="0"/>
      </w:pPr>
      <w:r>
        <w:rPr>
          <w:noProof/>
        </w:rPr>
        <w:lastRenderedPageBreak/>
        <w:pict w14:anchorId="1AA35430">
          <v:shape id="_x0000_i1027" type="#_x0000_t75" style="width:467.05pt;height:333.1pt">
            <v:imagedata r:id="rId16" o:title="PR_opt-NR_dWT_mark"/>
          </v:shape>
        </w:pict>
      </w:r>
    </w:p>
    <w:p w14:paraId="58964B75" w14:textId="3293EF21" w:rsidR="00183BC0" w:rsidRDefault="00183BC0" w:rsidP="00183BC0">
      <w:pPr>
        <w:pStyle w:val="TimesNewRoman"/>
        <w:jc w:val="center"/>
      </w:pPr>
      <w:bookmarkStart w:id="18" w:name="_Ref16255992"/>
      <w:r>
        <w:t xml:space="preserve">Figure </w:t>
      </w:r>
      <w:fldSimple w:instr=" SEQ Figure \* ARABIC ">
        <w:r w:rsidR="00282A53">
          <w:rPr>
            <w:noProof/>
          </w:rPr>
          <w:t>9</w:t>
        </w:r>
      </w:fldSimple>
      <w:bookmarkEnd w:id="18"/>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282A53" w:rsidP="004743C5">
      <w:pPr>
        <w:pStyle w:val="IndentTimesNewRoman"/>
        <w:keepNext/>
        <w:ind w:firstLine="0"/>
      </w:pPr>
      <w:r>
        <w:rPr>
          <w:noProof/>
        </w:rPr>
        <w:lastRenderedPageBreak/>
        <w:pict w14:anchorId="143B104B">
          <v:shape id="_x0000_i1028" type="#_x0000_t75" style="width:467.7pt;height:331.2pt">
            <v:imagedata r:id="rId17" o:title="wt_all"/>
          </v:shape>
        </w:pict>
      </w:r>
    </w:p>
    <w:p w14:paraId="4D6E7C37" w14:textId="5AE35654" w:rsidR="00E032E3" w:rsidRPr="006E112A" w:rsidRDefault="004743C5" w:rsidP="00183BC0">
      <w:pPr>
        <w:spacing w:line="256" w:lineRule="auto"/>
        <w:jc w:val="center"/>
        <w:rPr>
          <w:rFonts w:ascii="Times New Roman" w:hAnsi="Times New Roman" w:cs="Times New Roman"/>
          <w:sz w:val="24"/>
          <w:szCs w:val="24"/>
        </w:rPr>
      </w:pPr>
      <w:bookmarkStart w:id="19" w:name="_Ref16256385"/>
      <w:bookmarkStart w:id="20"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282A53">
        <w:rPr>
          <w:rFonts w:ascii="Times New Roman" w:hAnsi="Times New Roman" w:cs="Times New Roman"/>
          <w:noProof/>
          <w:sz w:val="24"/>
          <w:szCs w:val="24"/>
        </w:rPr>
        <w:t>10</w:t>
      </w:r>
      <w:r w:rsidRPr="004743C5">
        <w:rPr>
          <w:rFonts w:ascii="Times New Roman" w:hAnsi="Times New Roman" w:cs="Times New Roman"/>
          <w:sz w:val="24"/>
          <w:szCs w:val="24"/>
        </w:rPr>
        <w:fldChar w:fldCharType="end"/>
      </w:r>
      <w:bookmarkEnd w:id="19"/>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0"/>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282A53"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7.7pt;height:334.35pt">
            <v:imagedata r:id="rId18" o:title="mr_all"/>
          </v:shape>
        </w:pict>
      </w:r>
    </w:p>
    <w:p w14:paraId="4246D81B" w14:textId="4972C6C5" w:rsidR="00530F4C" w:rsidRPr="006E112A" w:rsidRDefault="00530F4C" w:rsidP="00530F4C">
      <w:pPr>
        <w:spacing w:line="256" w:lineRule="auto"/>
        <w:jc w:val="center"/>
        <w:rPr>
          <w:rFonts w:ascii="Times New Roman" w:hAnsi="Times New Roman" w:cs="Times New Roman"/>
          <w:sz w:val="24"/>
          <w:szCs w:val="24"/>
        </w:rPr>
      </w:pPr>
      <w:bookmarkStart w:id="21"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282A53">
        <w:rPr>
          <w:rFonts w:ascii="Times New Roman" w:hAnsi="Times New Roman" w:cs="Times New Roman"/>
          <w:noProof/>
          <w:sz w:val="24"/>
          <w:szCs w:val="24"/>
        </w:rPr>
        <w:t>11</w:t>
      </w:r>
      <w:r w:rsidRPr="00530F4C">
        <w:rPr>
          <w:rFonts w:ascii="Times New Roman" w:hAnsi="Times New Roman" w:cs="Times New Roman"/>
          <w:sz w:val="24"/>
          <w:szCs w:val="24"/>
        </w:rPr>
        <w:fldChar w:fldCharType="end"/>
      </w:r>
      <w:bookmarkEnd w:id="21"/>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557692FF"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4D3D5D" w:rsidRPr="004D3D5D">
        <w:rPr>
          <w:rFonts w:ascii="Times New Roman" w:hAnsi="Times New Roman" w:cs="Times New Roman"/>
          <w:sz w:val="24"/>
          <w:szCs w:val="24"/>
        </w:rPr>
        <w:t>Figure 12</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76E48F12">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6F33E7" w14:textId="526EBDD2" w:rsidR="00E032E3" w:rsidRDefault="00E032E3" w:rsidP="00E032E3">
      <w:pPr>
        <w:pStyle w:val="IndentTimesNewRoman"/>
        <w:ind w:firstLine="0"/>
        <w:jc w:val="center"/>
      </w:pPr>
      <w:bookmarkStart w:id="22" w:name="_Ref11073418"/>
      <w:r>
        <w:t xml:space="preserve">Figure </w:t>
      </w:r>
      <w:r>
        <w:rPr>
          <w:noProof/>
        </w:rPr>
        <w:fldChar w:fldCharType="begin"/>
      </w:r>
      <w:r>
        <w:rPr>
          <w:noProof/>
        </w:rPr>
        <w:instrText xml:space="preserve"> SEQ Figure \* ARABIC </w:instrText>
      </w:r>
      <w:r>
        <w:rPr>
          <w:noProof/>
        </w:rPr>
        <w:fldChar w:fldCharType="separate"/>
      </w:r>
      <w:r w:rsidR="00282A53">
        <w:rPr>
          <w:noProof/>
        </w:rPr>
        <w:t>12</w:t>
      </w:r>
      <w:r>
        <w:rPr>
          <w:noProof/>
        </w:rPr>
        <w:fldChar w:fldCharType="end"/>
      </w:r>
      <w:bookmarkEnd w:id="22"/>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48305C7C">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CE1544F" w14:textId="35E0AAFD" w:rsidR="00282A53" w:rsidRPr="00D37BE2" w:rsidRDefault="00282A53" w:rsidP="004D3D5D">
      <w:pPr>
        <w:pStyle w:val="IndentTimesNewRoman"/>
        <w:ind w:firstLine="0"/>
        <w:jc w:val="center"/>
      </w:pPr>
      <w:r>
        <w:t xml:space="preserve">Figure </w:t>
      </w:r>
      <w:fldSimple w:instr=" SEQ Figure \* ARABIC ">
        <w:r>
          <w:t>13</w:t>
        </w:r>
      </w:fldSimple>
      <w:r>
        <w:t xml:space="preserve"> Each TPS's missed risk on each day of week.</w:t>
      </w:r>
    </w:p>
    <w:p w14:paraId="49C3AFC8" w14:textId="68A8357B"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4D3D5D" w:rsidRPr="00B338F3">
        <w:t xml:space="preserve">Figure </w:t>
      </w:r>
      <w:r w:rsidR="004D3D5D">
        <w:rPr>
          <w:noProof/>
        </w:rPr>
        <w:t>14</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60EF450F"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 xml:space="preserve">PR optimal is larger than NR; while for most of </w:t>
      </w:r>
      <w:r w:rsidR="00550487">
        <w:t>a</w:t>
      </w:r>
      <w:r w:rsidR="007E752E">
        <w:t xml:space="preserve"> day</w:t>
      </w:r>
      <w:r w:rsidR="0097758F">
        <w:t>, PR optimal’s performance is better than NR</w:t>
      </w:r>
      <w:r>
        <w:t xml:space="preserve">. This suggests that </w:t>
      </w:r>
      <w:r w:rsidR="00FA5F6C">
        <w:t>PR optimal</w:t>
      </w:r>
      <w:r>
        <w:t xml:space="preserve"> is more </w:t>
      </w:r>
      <w:r>
        <w:lastRenderedPageBreak/>
        <w:t>sen</w:t>
      </w:r>
      <w:r w:rsidR="00FA5F6C">
        <w:t>sitive to the headway variation and for most of a day, PR optimal’s performance is better than NR.</w:t>
      </w:r>
      <w:r w:rsidR="00C111AE">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029BDF8E">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F491B03" w14:textId="35EAB6CC" w:rsidR="00E032E3" w:rsidRPr="00B338F3" w:rsidRDefault="00E032E3" w:rsidP="00E032E3">
      <w:pPr>
        <w:spacing w:line="256" w:lineRule="auto"/>
        <w:jc w:val="center"/>
        <w:rPr>
          <w:rFonts w:ascii="Times New Roman" w:hAnsi="Times New Roman" w:cs="Times New Roman"/>
          <w:sz w:val="24"/>
          <w:szCs w:val="24"/>
        </w:rPr>
      </w:pPr>
      <w:bookmarkStart w:id="23"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282A53">
        <w:rPr>
          <w:rFonts w:ascii="Times New Roman" w:hAnsi="Times New Roman" w:cs="Times New Roman"/>
          <w:noProof/>
          <w:sz w:val="24"/>
          <w:szCs w:val="24"/>
        </w:rPr>
        <w:t>14</w:t>
      </w:r>
      <w:r w:rsidRPr="00B338F3">
        <w:rPr>
          <w:rFonts w:ascii="Times New Roman" w:hAnsi="Times New Roman" w:cs="Times New Roman"/>
          <w:sz w:val="24"/>
          <w:szCs w:val="24"/>
        </w:rPr>
        <w:fldChar w:fldCharType="end"/>
      </w:r>
      <w:bookmarkEnd w:id="23"/>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73724A5E">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9778DC" w14:textId="7F824977"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Pr="00282A53">
        <w:rPr>
          <w:rFonts w:ascii="Times New Roman" w:hAnsi="Times New Roman" w:cs="Times New Roman"/>
          <w:sz w:val="24"/>
          <w:szCs w:val="24"/>
        </w:rPr>
        <w:t>15</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1097C6F1"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w:t>
      </w:r>
      <w:r w:rsidR="0073242F">
        <w:rPr>
          <w:rFonts w:ascii="Times New Roman" w:hAnsi="Times New Roman" w:cs="Times New Roman"/>
          <w:sz w:val="24"/>
          <w:szCs w:val="24"/>
        </w:rPr>
        <w:t xml:space="preserve">,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bookmarkStart w:id="24" w:name="_GoBack"/>
      <w:bookmarkEnd w:id="24"/>
      <w:r w:rsidR="00AF147F">
        <w:rPr>
          <w:rFonts w:ascii="Times New Roman" w:hAnsi="Times New Roman" w:cs="Times New Roman"/>
          <w:sz w:val="24"/>
          <w:szCs w:val="24"/>
        </w:rPr>
        <w:t>if apps are not using the appropriate trip planning strategy.</w:t>
      </w:r>
    </w:p>
    <w:p w14:paraId="729953DF" w14:textId="69A90F46" w:rsidR="00E032E3" w:rsidRDefault="00E032E3" w:rsidP="00E032E3">
      <w:pPr>
        <w:spacing w:line="256" w:lineRule="auto"/>
        <w:ind w:firstLine="720"/>
        <w:rPr>
          <w:rFonts w:ascii="Times New Roman" w:hAnsi="Times New Roman" w:cs="Times New Roman" w:hint="eastAsia"/>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To achieve these three goals, future RT</w:t>
      </w:r>
      <w:r w:rsidR="00C26A7C">
        <w:rPr>
          <w:rFonts w:ascii="Times New Roman" w:hAnsi="Times New Roman" w:cs="Times New Roman"/>
          <w:sz w:val="24"/>
          <w:szCs w:val="24"/>
        </w:rPr>
        <w:t>I app</w:t>
      </w:r>
      <w:r>
        <w:rPr>
          <w:rFonts w:ascii="Times New Roman" w:hAnsi="Times New Roman" w:cs="Times New Roman"/>
          <w:sz w:val="24"/>
          <w:szCs w:val="24"/>
        </w:rPr>
        <w:t xml:space="preserve">s should </w:t>
      </w:r>
      <w:r w:rsidR="00EF7B27">
        <w:rPr>
          <w:rFonts w:ascii="Times New Roman" w:hAnsi="Times New Roman" w:cs="Times New Roman"/>
          <w:sz w:val="24"/>
          <w:szCs w:val="24"/>
        </w:rPr>
        <w:t xml:space="preserve">be able to </w:t>
      </w:r>
      <w:r>
        <w:rPr>
          <w:rFonts w:ascii="Times New Roman" w:hAnsi="Times New Roman" w:cs="Times New Roman"/>
          <w:sz w:val="24"/>
          <w:szCs w:val="24"/>
        </w:rPr>
        <w:t>combine schedule, real-time, and empirical information into one</w:t>
      </w:r>
      <w:r w:rsidR="006B69AD">
        <w:rPr>
          <w:rFonts w:ascii="Times New Roman" w:hAnsi="Times New Roman" w:cs="Times New Roman"/>
          <w:sz w:val="24"/>
          <w:szCs w:val="24"/>
        </w:rPr>
        <w:t xml:space="preserve"> holistic information</w:t>
      </w:r>
      <w:r>
        <w:rPr>
          <w:rFonts w:ascii="Times New Roman" w:hAnsi="Times New Roman" w:cs="Times New Roman"/>
          <w:sz w:val="24"/>
          <w:szCs w:val="24"/>
        </w:rPr>
        <w:t>, with corresponding computation and networking support. For example, add pre-calculated insurance buffers t</w:t>
      </w:r>
      <w:r w:rsidR="006B69AD">
        <w:rPr>
          <w:rFonts w:ascii="Times New Roman" w:hAnsi="Times New Roman" w:cs="Times New Roman"/>
          <w:sz w:val="24"/>
          <w:szCs w:val="24"/>
        </w:rPr>
        <w:t>o GTFS data so that RTI apps</w:t>
      </w:r>
      <w:r w:rsidR="00B63943">
        <w:rPr>
          <w:rFonts w:ascii="Times New Roman" w:hAnsi="Times New Roman" w:cs="Times New Roman"/>
          <w:sz w:val="24"/>
          <w:szCs w:val="24"/>
        </w:rPr>
        <w:t>’</w:t>
      </w:r>
      <w:r>
        <w:rPr>
          <w:rFonts w:ascii="Times New Roman" w:hAnsi="Times New Roman" w:cs="Times New Roman"/>
          <w:sz w:val="24"/>
          <w:szCs w:val="24"/>
        </w:rPr>
        <w:t xml:space="preserve"> trip planning results inflect PT system’s empirical performance.</w:t>
      </w:r>
      <w:r w:rsidR="00773ACF">
        <w:rPr>
          <w:rFonts w:ascii="Times New Roman" w:hAnsi="Times New Roman" w:cs="Times New Roman"/>
          <w:sz w:val="24"/>
          <w:szCs w:val="24"/>
        </w:rPr>
        <w:t xml:space="preserve"> There are a lot of potentials in both future academic and industry area.  </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 xml:space="preserve">Pacific Rim TransTech Conference. 1995 Vehicle Navigation and Information Systems Conference Proceedings. 6th </w:t>
      </w:r>
      <w:r w:rsidRPr="00C31577">
        <w:rPr>
          <w:rFonts w:ascii="Times New Roman" w:hAnsi="Times New Roman" w:cs="Times New Roman"/>
          <w:i/>
          <w:iCs/>
          <w:noProof/>
          <w:sz w:val="24"/>
          <w:szCs w:val="24"/>
        </w:rPr>
        <w:lastRenderedPageBreak/>
        <w:t>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2:58:00Z" w:initials="MHJ">
    <w:p w14:paraId="6076FAE7" w14:textId="77777777" w:rsidR="007E752E" w:rsidRDefault="007E752E" w:rsidP="00E032E3">
      <w:pPr>
        <w:pStyle w:val="CommentText"/>
      </w:pPr>
      <w:r>
        <w:rPr>
          <w:rStyle w:val="CommentReference"/>
        </w:rPr>
        <w:annotationRef/>
      </w:r>
      <w:r>
        <w:t>In this Introduction, I think you should make the following points in the following order:</w:t>
      </w:r>
    </w:p>
    <w:p w14:paraId="4F844FC0" w14:textId="77777777" w:rsidR="007E752E" w:rsidRDefault="007E752E" w:rsidP="00E032E3">
      <w:pPr>
        <w:pStyle w:val="CommentText"/>
      </w:pPr>
    </w:p>
    <w:p w14:paraId="21F45ECE" w14:textId="77777777" w:rsidR="007E752E" w:rsidRDefault="007E752E" w:rsidP="00E032E3">
      <w:pPr>
        <w:pStyle w:val="CommentText"/>
        <w:numPr>
          <w:ilvl w:val="0"/>
          <w:numId w:val="8"/>
        </w:numPr>
      </w:pPr>
      <w:r>
        <w:t xml:space="preserve"> Public transit users view waiting time as onerous</w:t>
      </w:r>
    </w:p>
    <w:p w14:paraId="36E5C773" w14:textId="77777777" w:rsidR="007E752E" w:rsidRDefault="007E752E"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7E752E" w:rsidRDefault="007E752E"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7E752E" w:rsidRDefault="007E752E"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7E752E" w:rsidRDefault="007E752E"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7E752E" w:rsidRDefault="007E752E"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7E752E" w:rsidRDefault="007E752E"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7E752E" w:rsidRDefault="007E752E" w:rsidP="00E032E3">
      <w:pPr>
        <w:pStyle w:val="CommentText"/>
        <w:numPr>
          <w:ilvl w:val="0"/>
          <w:numId w:val="8"/>
        </w:numPr>
      </w:pPr>
      <w:r>
        <w:t xml:space="preserve"> We also show how the performance of these strategies vary with distance from public transit stops        </w:t>
      </w:r>
    </w:p>
  </w:comment>
  <w:comment w:id="1" w:author="Miller, Harvey J." w:date="2019-06-25T13:26:00Z" w:initials="MHJ">
    <w:p w14:paraId="71076E6F" w14:textId="77777777" w:rsidR="007E752E" w:rsidRDefault="007E752E" w:rsidP="00E032E3">
      <w:pPr>
        <w:pStyle w:val="CommentText"/>
      </w:pPr>
      <w:r>
        <w:rPr>
          <w:rStyle w:val="CommentReference"/>
        </w:rPr>
        <w:annotationRef/>
      </w:r>
      <w:r>
        <w:t xml:space="preserve">Include “Reed 1995” only once in that sentence.  </w:t>
      </w:r>
    </w:p>
  </w:comment>
  <w:comment w:id="2" w:author="Miller, Harvey J." w:date="2019-06-25T13:27:00Z" w:initials="MHJ">
    <w:p w14:paraId="452481E6" w14:textId="77777777" w:rsidR="007E752E" w:rsidRDefault="007E752E"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3" w:author="Miller, Harvey J." w:date="2019-06-25T13:42:00Z" w:initials="MHJ">
    <w:p w14:paraId="24982BD9" w14:textId="748C4F8A" w:rsidR="007E752E" w:rsidRPr="00342EA9" w:rsidRDefault="007E752E" w:rsidP="00E032E3">
      <w:pPr>
        <w:pStyle w:val="CommentText"/>
      </w:pPr>
      <w:r>
        <w:rPr>
          <w:rStyle w:val="CommentReference"/>
        </w:rPr>
        <w:annotationRef/>
      </w:r>
      <w:r>
        <w:t>What happened to “</w:t>
      </w:r>
      <w:r w:rsidRPr="00342EA9">
        <w:t>aggregate-level econometric analysis</w:t>
      </w:r>
      <w:r>
        <w:t>”?</w:t>
      </w:r>
    </w:p>
  </w:comment>
  <w:comment w:id="7" w:author="Miller, Harvey J." w:date="2019-06-25T14:38:00Z" w:initials="MHJ">
    <w:p w14:paraId="7CD6EEC2" w14:textId="77777777" w:rsidR="007E752E" w:rsidRDefault="007E752E"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7E752E" w:rsidRDefault="007E752E" w:rsidP="00E032E3">
      <w:pPr>
        <w:pStyle w:val="CommentText"/>
      </w:pPr>
      <w:r>
        <w:rPr>
          <w:rStyle w:val="CommentReference"/>
        </w:rPr>
        <w:annotationRef/>
      </w:r>
      <w:r>
        <w:t>Need to define this better –  how do you calculate this?</w:t>
      </w:r>
    </w:p>
  </w:comment>
  <w:comment w:id="13" w:author="Miller, Harvey J." w:date="2019-06-25T14:55:00Z" w:initials="MHJ">
    <w:p w14:paraId="14092B6F" w14:textId="77777777" w:rsidR="007E752E" w:rsidRDefault="007E752E"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2A742" w15:done="0"/>
  <w15:commentEx w15:paraId="71076E6F" w15:done="0"/>
  <w15:commentEx w15:paraId="452481E6" w15:done="0"/>
  <w15:commentEx w15:paraId="24982BD9"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D50D8" w16cid:durableId="20F510D9"/>
  <w16cid:commentId w16cid:paraId="422354BF" w16cid:durableId="20F510DA"/>
  <w16cid:commentId w16cid:paraId="4DF2A742" w16cid:durableId="20F510DB"/>
  <w16cid:commentId w16cid:paraId="71076E6F" w16cid:durableId="20F510DC"/>
  <w16cid:commentId w16cid:paraId="452481E6" w16cid:durableId="20F510DD"/>
  <w16cid:commentId w16cid:paraId="24982BD9" w16cid:durableId="20F510DE"/>
  <w16cid:commentId w16cid:paraId="7CD6EEC2" w16cid:durableId="20F510DF"/>
  <w16cid:commentId w16cid:paraId="5C927AE4" w16cid:durableId="20F510E0"/>
  <w16cid:commentId w16cid:paraId="14092B6F" w16cid:durableId="20F510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06F5D"/>
    <w:rsid w:val="0001059E"/>
    <w:rsid w:val="00014503"/>
    <w:rsid w:val="00022F1F"/>
    <w:rsid w:val="00033DE5"/>
    <w:rsid w:val="000622E9"/>
    <w:rsid w:val="0007702D"/>
    <w:rsid w:val="000821B7"/>
    <w:rsid w:val="00087404"/>
    <w:rsid w:val="00092C61"/>
    <w:rsid w:val="000A0AD1"/>
    <w:rsid w:val="000A3DB6"/>
    <w:rsid w:val="000B0966"/>
    <w:rsid w:val="000B09E3"/>
    <w:rsid w:val="000B1AD9"/>
    <w:rsid w:val="000B3F03"/>
    <w:rsid w:val="000D0F2C"/>
    <w:rsid w:val="000E725B"/>
    <w:rsid w:val="000F43E4"/>
    <w:rsid w:val="000F5677"/>
    <w:rsid w:val="00101742"/>
    <w:rsid w:val="00110C25"/>
    <w:rsid w:val="00113429"/>
    <w:rsid w:val="001268CB"/>
    <w:rsid w:val="001302DD"/>
    <w:rsid w:val="00131BE1"/>
    <w:rsid w:val="00131F52"/>
    <w:rsid w:val="00142817"/>
    <w:rsid w:val="001475F4"/>
    <w:rsid w:val="00150D11"/>
    <w:rsid w:val="00152DE5"/>
    <w:rsid w:val="00153097"/>
    <w:rsid w:val="00166DE0"/>
    <w:rsid w:val="00176E09"/>
    <w:rsid w:val="00183BC0"/>
    <w:rsid w:val="001B1B25"/>
    <w:rsid w:val="001B1FB8"/>
    <w:rsid w:val="001B3753"/>
    <w:rsid w:val="001C31B6"/>
    <w:rsid w:val="001C3B7C"/>
    <w:rsid w:val="001C6B18"/>
    <w:rsid w:val="001D349C"/>
    <w:rsid w:val="001D4780"/>
    <w:rsid w:val="001E003A"/>
    <w:rsid w:val="001F0567"/>
    <w:rsid w:val="001F1960"/>
    <w:rsid w:val="001F359A"/>
    <w:rsid w:val="001F4C77"/>
    <w:rsid w:val="001F6A9F"/>
    <w:rsid w:val="0020122B"/>
    <w:rsid w:val="00204DDD"/>
    <w:rsid w:val="00213583"/>
    <w:rsid w:val="002327C8"/>
    <w:rsid w:val="00242064"/>
    <w:rsid w:val="002477D0"/>
    <w:rsid w:val="00251C22"/>
    <w:rsid w:val="00254A52"/>
    <w:rsid w:val="00260B53"/>
    <w:rsid w:val="00282A53"/>
    <w:rsid w:val="00286004"/>
    <w:rsid w:val="0029313F"/>
    <w:rsid w:val="002A0178"/>
    <w:rsid w:val="002A3BA2"/>
    <w:rsid w:val="002A3CB6"/>
    <w:rsid w:val="002B0DF2"/>
    <w:rsid w:val="002C0523"/>
    <w:rsid w:val="002C58FC"/>
    <w:rsid w:val="002E4C09"/>
    <w:rsid w:val="002F4B03"/>
    <w:rsid w:val="003018AF"/>
    <w:rsid w:val="0031040C"/>
    <w:rsid w:val="00343AEE"/>
    <w:rsid w:val="00360E6A"/>
    <w:rsid w:val="00362804"/>
    <w:rsid w:val="00362A26"/>
    <w:rsid w:val="003705D3"/>
    <w:rsid w:val="00381A9E"/>
    <w:rsid w:val="00383322"/>
    <w:rsid w:val="00397CB8"/>
    <w:rsid w:val="003A5864"/>
    <w:rsid w:val="003A5C3F"/>
    <w:rsid w:val="003A670A"/>
    <w:rsid w:val="003C17C0"/>
    <w:rsid w:val="003C60CA"/>
    <w:rsid w:val="003E3958"/>
    <w:rsid w:val="003E4AB5"/>
    <w:rsid w:val="003E573F"/>
    <w:rsid w:val="003F3CEF"/>
    <w:rsid w:val="003F5327"/>
    <w:rsid w:val="004023C7"/>
    <w:rsid w:val="00410D1F"/>
    <w:rsid w:val="00410DFD"/>
    <w:rsid w:val="00412219"/>
    <w:rsid w:val="0042023E"/>
    <w:rsid w:val="00421356"/>
    <w:rsid w:val="0043381B"/>
    <w:rsid w:val="00433859"/>
    <w:rsid w:val="004407E8"/>
    <w:rsid w:val="00441DC5"/>
    <w:rsid w:val="00443D53"/>
    <w:rsid w:val="00447AFF"/>
    <w:rsid w:val="00464866"/>
    <w:rsid w:val="004743C5"/>
    <w:rsid w:val="0047488D"/>
    <w:rsid w:val="0047792D"/>
    <w:rsid w:val="00480704"/>
    <w:rsid w:val="004940C3"/>
    <w:rsid w:val="004A3490"/>
    <w:rsid w:val="004A78FF"/>
    <w:rsid w:val="004A7F3F"/>
    <w:rsid w:val="004B0C13"/>
    <w:rsid w:val="004D3D5D"/>
    <w:rsid w:val="004E6956"/>
    <w:rsid w:val="004F5217"/>
    <w:rsid w:val="00501593"/>
    <w:rsid w:val="00521B87"/>
    <w:rsid w:val="00530F4C"/>
    <w:rsid w:val="00550487"/>
    <w:rsid w:val="005511F6"/>
    <w:rsid w:val="005A0D12"/>
    <w:rsid w:val="005A22BC"/>
    <w:rsid w:val="005A35A9"/>
    <w:rsid w:val="005A7041"/>
    <w:rsid w:val="005D2186"/>
    <w:rsid w:val="005D219D"/>
    <w:rsid w:val="005D5F5A"/>
    <w:rsid w:val="005D6197"/>
    <w:rsid w:val="005F0094"/>
    <w:rsid w:val="00616723"/>
    <w:rsid w:val="00621735"/>
    <w:rsid w:val="00622DDF"/>
    <w:rsid w:val="00624F88"/>
    <w:rsid w:val="00626398"/>
    <w:rsid w:val="00637079"/>
    <w:rsid w:val="00643A5B"/>
    <w:rsid w:val="006444BB"/>
    <w:rsid w:val="006461B8"/>
    <w:rsid w:val="006478DE"/>
    <w:rsid w:val="00652B42"/>
    <w:rsid w:val="0065383F"/>
    <w:rsid w:val="00663896"/>
    <w:rsid w:val="00663A21"/>
    <w:rsid w:val="0067180D"/>
    <w:rsid w:val="006723D6"/>
    <w:rsid w:val="00672C1C"/>
    <w:rsid w:val="00677EA5"/>
    <w:rsid w:val="006801F8"/>
    <w:rsid w:val="00681F3A"/>
    <w:rsid w:val="00682389"/>
    <w:rsid w:val="006906AB"/>
    <w:rsid w:val="00693F07"/>
    <w:rsid w:val="006B69AD"/>
    <w:rsid w:val="006B729C"/>
    <w:rsid w:val="006C7FED"/>
    <w:rsid w:val="006D00C0"/>
    <w:rsid w:val="006D225F"/>
    <w:rsid w:val="006E12CF"/>
    <w:rsid w:val="006F0B6C"/>
    <w:rsid w:val="006F2DA5"/>
    <w:rsid w:val="007102D2"/>
    <w:rsid w:val="00713989"/>
    <w:rsid w:val="00714716"/>
    <w:rsid w:val="00717CB7"/>
    <w:rsid w:val="0072336B"/>
    <w:rsid w:val="00730BBD"/>
    <w:rsid w:val="007320F4"/>
    <w:rsid w:val="0073242F"/>
    <w:rsid w:val="00743A98"/>
    <w:rsid w:val="00753076"/>
    <w:rsid w:val="0076317C"/>
    <w:rsid w:val="00765202"/>
    <w:rsid w:val="00773ACF"/>
    <w:rsid w:val="00784FCD"/>
    <w:rsid w:val="00793051"/>
    <w:rsid w:val="00797DA5"/>
    <w:rsid w:val="007B2902"/>
    <w:rsid w:val="007B4D7B"/>
    <w:rsid w:val="007B7A24"/>
    <w:rsid w:val="007C17B9"/>
    <w:rsid w:val="007C22B0"/>
    <w:rsid w:val="007C2923"/>
    <w:rsid w:val="007C4FF5"/>
    <w:rsid w:val="007D16FF"/>
    <w:rsid w:val="007E752E"/>
    <w:rsid w:val="007F0277"/>
    <w:rsid w:val="007F7ECE"/>
    <w:rsid w:val="00803DCB"/>
    <w:rsid w:val="0080592D"/>
    <w:rsid w:val="00806B4E"/>
    <w:rsid w:val="00810A27"/>
    <w:rsid w:val="00810EC8"/>
    <w:rsid w:val="008132C8"/>
    <w:rsid w:val="008235A9"/>
    <w:rsid w:val="00824A8F"/>
    <w:rsid w:val="00825F8E"/>
    <w:rsid w:val="00836778"/>
    <w:rsid w:val="0085596B"/>
    <w:rsid w:val="00856AD7"/>
    <w:rsid w:val="00861BD2"/>
    <w:rsid w:val="00873F61"/>
    <w:rsid w:val="00881E1E"/>
    <w:rsid w:val="008974C4"/>
    <w:rsid w:val="00897945"/>
    <w:rsid w:val="008B1210"/>
    <w:rsid w:val="008C0E89"/>
    <w:rsid w:val="008C41F6"/>
    <w:rsid w:val="008D27EF"/>
    <w:rsid w:val="008D5038"/>
    <w:rsid w:val="008E3A76"/>
    <w:rsid w:val="008F7392"/>
    <w:rsid w:val="0091508E"/>
    <w:rsid w:val="00924B9E"/>
    <w:rsid w:val="00931066"/>
    <w:rsid w:val="009415D2"/>
    <w:rsid w:val="00955247"/>
    <w:rsid w:val="00963D36"/>
    <w:rsid w:val="00973048"/>
    <w:rsid w:val="00976B30"/>
    <w:rsid w:val="0097758F"/>
    <w:rsid w:val="00984DC4"/>
    <w:rsid w:val="009866B7"/>
    <w:rsid w:val="009A25B2"/>
    <w:rsid w:val="009A5AC7"/>
    <w:rsid w:val="009A7B0C"/>
    <w:rsid w:val="009B0946"/>
    <w:rsid w:val="009B4DC6"/>
    <w:rsid w:val="009B736B"/>
    <w:rsid w:val="009C468D"/>
    <w:rsid w:val="009C7378"/>
    <w:rsid w:val="009C7711"/>
    <w:rsid w:val="009E2D7B"/>
    <w:rsid w:val="009E7839"/>
    <w:rsid w:val="009F1FFC"/>
    <w:rsid w:val="009F4E30"/>
    <w:rsid w:val="00A05F23"/>
    <w:rsid w:val="00A07B81"/>
    <w:rsid w:val="00A142B5"/>
    <w:rsid w:val="00A2397E"/>
    <w:rsid w:val="00A30567"/>
    <w:rsid w:val="00A3067B"/>
    <w:rsid w:val="00A47366"/>
    <w:rsid w:val="00A47887"/>
    <w:rsid w:val="00A541C8"/>
    <w:rsid w:val="00A56E36"/>
    <w:rsid w:val="00A65EAD"/>
    <w:rsid w:val="00A71839"/>
    <w:rsid w:val="00A81741"/>
    <w:rsid w:val="00A928D8"/>
    <w:rsid w:val="00A957E8"/>
    <w:rsid w:val="00AA3564"/>
    <w:rsid w:val="00AB0B58"/>
    <w:rsid w:val="00AB4846"/>
    <w:rsid w:val="00AC14B4"/>
    <w:rsid w:val="00AC1B84"/>
    <w:rsid w:val="00AC57EB"/>
    <w:rsid w:val="00AC71CA"/>
    <w:rsid w:val="00AD41ED"/>
    <w:rsid w:val="00AD6ED6"/>
    <w:rsid w:val="00AE14BF"/>
    <w:rsid w:val="00AE2F63"/>
    <w:rsid w:val="00AE691A"/>
    <w:rsid w:val="00AE692F"/>
    <w:rsid w:val="00AF147F"/>
    <w:rsid w:val="00AF358C"/>
    <w:rsid w:val="00AF3A77"/>
    <w:rsid w:val="00AF7DB7"/>
    <w:rsid w:val="00B26489"/>
    <w:rsid w:val="00B277D8"/>
    <w:rsid w:val="00B35943"/>
    <w:rsid w:val="00B462F4"/>
    <w:rsid w:val="00B5506C"/>
    <w:rsid w:val="00B605D2"/>
    <w:rsid w:val="00B62700"/>
    <w:rsid w:val="00B62830"/>
    <w:rsid w:val="00B63943"/>
    <w:rsid w:val="00B64D3E"/>
    <w:rsid w:val="00B83E2C"/>
    <w:rsid w:val="00B862DA"/>
    <w:rsid w:val="00B92D9D"/>
    <w:rsid w:val="00B9617E"/>
    <w:rsid w:val="00BB0216"/>
    <w:rsid w:val="00BB74A5"/>
    <w:rsid w:val="00BB7E93"/>
    <w:rsid w:val="00BC0DE5"/>
    <w:rsid w:val="00BC1AFB"/>
    <w:rsid w:val="00BC1FA3"/>
    <w:rsid w:val="00BD6A99"/>
    <w:rsid w:val="00BD6B79"/>
    <w:rsid w:val="00BF02B5"/>
    <w:rsid w:val="00BF3BA7"/>
    <w:rsid w:val="00C111AE"/>
    <w:rsid w:val="00C24510"/>
    <w:rsid w:val="00C26A7C"/>
    <w:rsid w:val="00C30BE6"/>
    <w:rsid w:val="00C30F76"/>
    <w:rsid w:val="00C31577"/>
    <w:rsid w:val="00C335AA"/>
    <w:rsid w:val="00C41466"/>
    <w:rsid w:val="00C52E7F"/>
    <w:rsid w:val="00C617AD"/>
    <w:rsid w:val="00C67819"/>
    <w:rsid w:val="00C71E1E"/>
    <w:rsid w:val="00C84082"/>
    <w:rsid w:val="00C85E8C"/>
    <w:rsid w:val="00C90036"/>
    <w:rsid w:val="00CA4A3B"/>
    <w:rsid w:val="00CB4A89"/>
    <w:rsid w:val="00CB50F9"/>
    <w:rsid w:val="00CB7C2B"/>
    <w:rsid w:val="00CD66E2"/>
    <w:rsid w:val="00CE215B"/>
    <w:rsid w:val="00CE2359"/>
    <w:rsid w:val="00CE4308"/>
    <w:rsid w:val="00CF2ADF"/>
    <w:rsid w:val="00CF30E2"/>
    <w:rsid w:val="00D035C9"/>
    <w:rsid w:val="00D06EA6"/>
    <w:rsid w:val="00D23991"/>
    <w:rsid w:val="00D26994"/>
    <w:rsid w:val="00D3590C"/>
    <w:rsid w:val="00D4780B"/>
    <w:rsid w:val="00D47AB4"/>
    <w:rsid w:val="00D50E22"/>
    <w:rsid w:val="00D51146"/>
    <w:rsid w:val="00D51437"/>
    <w:rsid w:val="00D5212B"/>
    <w:rsid w:val="00D52277"/>
    <w:rsid w:val="00D62448"/>
    <w:rsid w:val="00D66417"/>
    <w:rsid w:val="00D67C08"/>
    <w:rsid w:val="00D87B04"/>
    <w:rsid w:val="00DA7D9F"/>
    <w:rsid w:val="00DB1175"/>
    <w:rsid w:val="00DB1619"/>
    <w:rsid w:val="00DD1062"/>
    <w:rsid w:val="00DD3EDC"/>
    <w:rsid w:val="00DE0D89"/>
    <w:rsid w:val="00DF34E2"/>
    <w:rsid w:val="00E00EF3"/>
    <w:rsid w:val="00E01AC0"/>
    <w:rsid w:val="00E01C45"/>
    <w:rsid w:val="00E032E3"/>
    <w:rsid w:val="00E0784B"/>
    <w:rsid w:val="00E11E3F"/>
    <w:rsid w:val="00E12016"/>
    <w:rsid w:val="00E13C55"/>
    <w:rsid w:val="00E13C93"/>
    <w:rsid w:val="00E2742A"/>
    <w:rsid w:val="00E40E6A"/>
    <w:rsid w:val="00E44A8A"/>
    <w:rsid w:val="00E44DC3"/>
    <w:rsid w:val="00E4752A"/>
    <w:rsid w:val="00E53263"/>
    <w:rsid w:val="00E57280"/>
    <w:rsid w:val="00E60606"/>
    <w:rsid w:val="00E61DA0"/>
    <w:rsid w:val="00E6461C"/>
    <w:rsid w:val="00E72226"/>
    <w:rsid w:val="00E8231C"/>
    <w:rsid w:val="00E9337D"/>
    <w:rsid w:val="00E9481B"/>
    <w:rsid w:val="00EA29F4"/>
    <w:rsid w:val="00EB7E5B"/>
    <w:rsid w:val="00EC08CC"/>
    <w:rsid w:val="00EC2238"/>
    <w:rsid w:val="00EC6F96"/>
    <w:rsid w:val="00ED17DB"/>
    <w:rsid w:val="00EE4447"/>
    <w:rsid w:val="00EF03AE"/>
    <w:rsid w:val="00EF7B27"/>
    <w:rsid w:val="00F01A91"/>
    <w:rsid w:val="00F058B8"/>
    <w:rsid w:val="00F11AA1"/>
    <w:rsid w:val="00F12966"/>
    <w:rsid w:val="00F16D79"/>
    <w:rsid w:val="00F307B0"/>
    <w:rsid w:val="00F41173"/>
    <w:rsid w:val="00F60D80"/>
    <w:rsid w:val="00F80043"/>
    <w:rsid w:val="00F93AC1"/>
    <w:rsid w:val="00F96652"/>
    <w:rsid w:val="00FA5F6C"/>
    <w:rsid w:val="00FB17D5"/>
    <w:rsid w:val="00FD1CCC"/>
    <w:rsid w:val="00FD600E"/>
    <w:rsid w:val="00FE459E"/>
    <w:rsid w:val="00FF1023"/>
    <w:rsid w:val="00FF4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chart" Target="charts/chart6.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14015-2B37-41EC-8D83-9BE7C294C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3</TotalTime>
  <Pages>29</Pages>
  <Words>16273</Words>
  <Characters>92759</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54</cp:revision>
  <dcterms:created xsi:type="dcterms:W3CDTF">2019-07-31T14:08:00Z</dcterms:created>
  <dcterms:modified xsi:type="dcterms:W3CDTF">2019-08-16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